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662D2D">
      <w:pPr>
        <w:jc w:val="center"/>
        <w:rPr>
          <w:rFonts w:ascii="Times New Roman" w:hAnsi="Times New Roman" w:cs="Times New Roman"/>
          <w:b/>
          <w:sz w:val="24"/>
          <w:szCs w:val="24"/>
          <w:lang w:val="en-US"/>
        </w:rPr>
      </w:pPr>
      <w:bookmarkStart w:id="0" w:name="_GoBack"/>
      <w:bookmarkEnd w:id="0"/>
      <w:r w:rsidRPr="00E603F2">
        <w:rPr>
          <w:rFonts w:ascii="Times New Roman" w:hAnsi="Times New Roman" w:cs="Times New Roman"/>
          <w:b/>
          <w:sz w:val="24"/>
          <w:szCs w:val="24"/>
          <w:lang w:val="en-US"/>
        </w:rPr>
        <w:t xml:space="preserve">JOSEPH NORKPLIM ATTAH </w:t>
      </w:r>
      <w:r>
        <w:rPr>
          <w:rFonts w:ascii="Times New Roman" w:hAnsi="Times New Roman" w:cs="Times New Roman"/>
          <w:b/>
          <w:sz w:val="24"/>
          <w:szCs w:val="24"/>
          <w:lang w:val="en-US"/>
        </w:rPr>
        <w:t>–</w:t>
      </w:r>
      <w:r w:rsidRPr="00E603F2">
        <w:rPr>
          <w:rFonts w:ascii="Times New Roman" w:hAnsi="Times New Roman" w:cs="Times New Roman"/>
          <w:b/>
          <w:sz w:val="24"/>
          <w:szCs w:val="24"/>
          <w:lang w:val="en-US"/>
        </w:rPr>
        <w:t xml:space="preserve"> 3974318</w:t>
      </w:r>
    </w:p>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TREET NETWORKS IN URBAN NEIGHBOURHOODS</w:t>
      </w:r>
      <w:r w:rsidRPr="00E603F2">
        <w:rPr>
          <w:rFonts w:ascii="Times New Roman" w:hAnsi="Times New Roman" w:cs="Times New Roman"/>
          <w:b/>
          <w:sz w:val="24"/>
          <w:szCs w:val="24"/>
          <w:u w:val="single"/>
          <w:lang w:val="en-US"/>
        </w:rPr>
        <w:t xml:space="preserve"> IN GHANA</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662D2D"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 blood of human settlements (people, services, goods and information) flow. They underlie commutes, discretionary trips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821C8B">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plainTextFormattedCitation":"(Boeing, 2018)"},"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821C8B" w:rsidRPr="00821C8B">
        <w:rPr>
          <w:rFonts w:ascii="Times New Roman" w:hAnsi="Times New Roman" w:cs="Times New Roman"/>
          <w:noProof/>
          <w:sz w:val="24"/>
          <w:szCs w:val="24"/>
          <w:lang w:val="en-US"/>
        </w:rPr>
        <w:t>(Boeing, 2018)</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p>
    <w:p w:rsidR="00CF3582" w:rsidRDefault="00821C8B"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w:t>
      </w:r>
      <w:r w:rsidR="00CF3582">
        <w:rPr>
          <w:rFonts w:ascii="Times New Roman" w:hAnsi="Times New Roman" w:cs="Times New Roman"/>
          <w:sz w:val="24"/>
          <w:szCs w:val="24"/>
          <w:lang w:val="en-US"/>
        </w:rPr>
        <w:t>decisions underlying the way urban</w:t>
      </w:r>
      <w:r>
        <w:rPr>
          <w:rFonts w:ascii="Times New Roman" w:hAnsi="Times New Roman" w:cs="Times New Roman"/>
          <w:sz w:val="24"/>
          <w:szCs w:val="24"/>
          <w:lang w:val="en-US"/>
        </w:rPr>
        <w:t xml:space="preserve"> neighborhoods and cities are shaped will help shape future planning decisions and provide an avenue to scrutinize and better evaluate the effects of years of urban transportation planning </w:t>
      </w:r>
      <w:r w:rsidR="00CF3582">
        <w:rPr>
          <w:rFonts w:ascii="Times New Roman" w:hAnsi="Times New Roman" w:cs="Times New Roman"/>
          <w:sz w:val="24"/>
          <w:szCs w:val="24"/>
          <w:lang w:val="en-US"/>
        </w:rPr>
        <w:t>in our cities in Ghana.</w:t>
      </w:r>
    </w:p>
    <w:p w:rsidR="00CF3582" w:rsidRDefault="00CF3582"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is study seeks to take the computational network science approach </w:t>
      </w:r>
    </w:p>
    <w:p w:rsidR="00662D2D"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Problem Statement</w:t>
      </w:r>
    </w:p>
    <w:p w:rsidR="00662D2D" w:rsidRPr="004B40DE" w:rsidRDefault="00662D2D" w:rsidP="00662D2D">
      <w:pPr>
        <w:jc w:val="both"/>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662D2D" w:rsidRPr="00662D2D" w:rsidRDefault="00662D2D" w:rsidP="00662D2D">
      <w:pPr>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62D2D" w:rsidRPr="00662D2D" w:rsidRDefault="00662D2D" w:rsidP="00662D2D">
      <w:pPr>
        <w:rPr>
          <w:rFonts w:ascii="Times New Roman" w:hAnsi="Times New Roman" w:cs="Times New Roman"/>
          <w:b/>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Methodology</w:t>
      </w:r>
    </w:p>
    <w:p w:rsidR="00662D2D" w:rsidRPr="00662D2D" w:rsidRDefault="00662D2D" w:rsidP="00662D2D">
      <w:pPr>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CF3582" w:rsidRDefault="00CF3582"/>
    <w:sectPr w:rsidR="00CF358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D2D"/>
    <w:rsid w:val="00391D37"/>
    <w:rsid w:val="004510E0"/>
    <w:rsid w:val="00662D2D"/>
    <w:rsid w:val="00801160"/>
    <w:rsid w:val="00821C8B"/>
    <w:rsid w:val="00A059A0"/>
    <w:rsid w:val="00CC0AF0"/>
    <w:rsid w:val="00CF35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C5FFAD-70DE-4AF0-8200-86D160149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Pages>
  <Words>487</Words>
  <Characters>2778</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1</cp:revision>
  <dcterms:created xsi:type="dcterms:W3CDTF">2022-05-12T11:20:00Z</dcterms:created>
  <dcterms:modified xsi:type="dcterms:W3CDTF">2022-05-1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